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7EA0E99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xml:space="preserve">, </w:t>
      </w:r>
      <w:r w:rsidR="00D15A12">
        <w:t xml:space="preserve">or C57BL/6J stock 000664; </w:t>
      </w:r>
      <w:r w:rsidR="00D17276">
        <w:t>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t>Significance was determined</w:t>
      </w:r>
      <w:r w:rsidR="00B13BA1">
        <w:t xml:space="preserve"> via Chi-squared tests</w:t>
      </w:r>
      <w:r w:rsidR="008231F1">
        <w:t xml:space="preserve"> between models with or without </w:t>
      </w:r>
      <w:r w:rsidR="008231F1">
        <w:lastRenderedPageBreak/>
        <w:t>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790C7BBF"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a</w:t>
      </w:r>
      <w:r w:rsidR="00111684">
        <w:rPr>
          <w:rFonts w:eastAsia="Times New Roman" w:cs="Times New Roman"/>
          <w:color w:val="000000" w:themeColor="text1"/>
          <w:shd w:val="clear" w:color="auto" w:fill="FFFFFF"/>
        </w:rPr>
        <w:t>n</w:t>
      </w:r>
      <w:r w:rsidR="00AA75A4" w:rsidRPr="00A57DC9">
        <w:rPr>
          <w:rFonts w:eastAsia="Times New Roman" w:cs="Times New Roman"/>
          <w:color w:val="000000" w:themeColor="text1"/>
          <w:shd w:val="clear" w:color="auto" w:fill="FFFFFF"/>
        </w:rPr>
        <w:t xml:space="preserve"> </w:t>
      </w:r>
      <w:proofErr w:type="gramStart"/>
      <w:r w:rsidR="00AA75A4" w:rsidRPr="00A57DC9">
        <w:rPr>
          <w:rFonts w:eastAsia="Times New Roman" w:cs="Times New Roman"/>
          <w:color w:val="000000" w:themeColor="text1"/>
          <w:shd w:val="clear" w:color="auto" w:fill="FFFFFF"/>
        </w:rPr>
        <w:t>8.7 fold</w:t>
      </w:r>
      <w:proofErr w:type="gramEnd"/>
      <w:r w:rsidR="00AA75A4" w:rsidRPr="00A57DC9">
        <w:rPr>
          <w:rFonts w:eastAsia="Times New Roman" w:cs="Times New Roman"/>
          <w:color w:val="000000" w:themeColor="text1"/>
          <w:shd w:val="clear" w:color="auto" w:fill="FFFFFF"/>
        </w:rPr>
        <w:t xml:space="preserve">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532211B9" w14:textId="3BA18820" w:rsidR="007C37D9" w:rsidRPr="007C37D9" w:rsidRDefault="00D23940" w:rsidP="003E4C58">
      <w:r>
        <w:lastRenderedPageBreak/>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w:t>
      </w:r>
      <w:r w:rsidR="005504A6">
        <w:t>, Figure 1E</w:t>
      </w:r>
      <w:r w:rsidR="00900476">
        <w:t>) in mice fed a ketogenic diet.</w:t>
      </w:r>
      <w:r w:rsidR="00411F31">
        <w:t xml:space="preserve">  To understand if this increase was the tapering of an acute effect, or a slowly increasing effect we fed C57BL6/J mice a ketogenic diet and took blood samples at multiple time points over three weeks of ketogenic diet feeding.  We found that there was an early peak of GDF15 induction after 8h of the diet change, that decreased by the second day, but was maintained at ~50% higher than NCD levels (Figure 1F).</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799CB7E8" w:rsidR="00A2647E" w:rsidRDefault="00A2647E" w:rsidP="004E070D">
      <w:pPr>
        <w:pStyle w:val="Heading2"/>
      </w:pPr>
      <w:r>
        <w:t xml:space="preserve">Ablation of GDF15 Results in </w:t>
      </w:r>
      <w:r w:rsidR="00BF47DB">
        <w:t>Fat Mass</w:t>
      </w:r>
      <w:r>
        <w:t xml:space="preserve"> Gain and Increased Energy Intake on a Ketogenic Diet</w:t>
      </w:r>
    </w:p>
    <w:p w14:paraId="3F9AFE26" w14:textId="69EEC410" w:rsidR="005C1BF6" w:rsidRDefault="005C1BF6" w:rsidP="005C1BF6"/>
    <w:p w14:paraId="07E488C9" w14:textId="6085A26B" w:rsidR="005C1BF6" w:rsidRDefault="005C1BF6" w:rsidP="005C1BF6">
      <w:r>
        <w:t xml:space="preserve">While the above studies describe induction of GDF15 under ketogenic conditions, they do not evaluate if this hormone plays a physiological role.  To test </w:t>
      </w:r>
      <w:r w:rsidR="00C7011B">
        <w:t>what happens to mice lacking GDF15</w:t>
      </w:r>
      <w:r>
        <w:t xml:space="preserve"> we </w:t>
      </w:r>
      <w:r w:rsidR="00C7011B">
        <w:t>fed</w:t>
      </w:r>
      <w:r>
        <w:t xml:space="preserve"> male and female wild-type and </w:t>
      </w:r>
      <w:r w:rsidRPr="005C1BF6">
        <w:rPr>
          <w:i/>
        </w:rPr>
        <w:t>Gdf15</w:t>
      </w:r>
      <w:r>
        <w:t xml:space="preserve"> knockout normal chow diets</w:t>
      </w:r>
      <w:r w:rsidR="00C7011B">
        <w:t xml:space="preserve"> until 10 weeks of age.  At this point all </w:t>
      </w:r>
      <w:r>
        <w:t xml:space="preserve">mice </w:t>
      </w:r>
      <w:r w:rsidR="00C7011B">
        <w:t xml:space="preserve">were placed </w:t>
      </w:r>
      <w:r>
        <w:t xml:space="preserve">on KD </w:t>
      </w:r>
      <w:r w:rsidR="00C7011B">
        <w:t xml:space="preserve">for </w:t>
      </w:r>
      <w:r w:rsidR="009A6E02">
        <w:t>five</w:t>
      </w:r>
      <w:r w:rsidR="00C7011B">
        <w:t xml:space="preserve"> weeks</w:t>
      </w:r>
      <w:r>
        <w:t xml:space="preserve">.  We observed </w:t>
      </w:r>
      <w:r w:rsidR="006D1EAE">
        <w:t xml:space="preserve">no significant differences in </w:t>
      </w:r>
      <w:r w:rsidR="003B560C">
        <w:t>body weight and lean mass</w:t>
      </w:r>
      <w:r w:rsidR="006D1EAE">
        <w:t xml:space="preserve"> at baseline, or in response to diet (Figures 3A-B).  </w:t>
      </w:r>
      <w:r w:rsidR="003B560C">
        <w:t xml:space="preserve"> but an increase in fat mass (Figures 3A-C).  Consistent with increases in fat mass, we observed </w:t>
      </w:r>
      <w:r w:rsidR="009A6E02">
        <w:t>elevated fat mass accretion in both male and female mice</w:t>
      </w:r>
      <w:r w:rsidR="003B560C">
        <w:t xml:space="preserve"> (Figure 3D)</w:t>
      </w:r>
      <w:r w:rsidR="00AF76BF">
        <w:t xml:space="preserve">.  While wild-type male mice gained 133% of their fat mass, </w:t>
      </w:r>
      <w:r w:rsidR="0039459D">
        <w:t xml:space="preserve">male </w:t>
      </w:r>
      <w:r w:rsidR="00AF76BF">
        <w:t xml:space="preserve">knockouts </w:t>
      </w:r>
      <w:r w:rsidR="0039459D">
        <w:t xml:space="preserve">had 203% increased </w:t>
      </w:r>
      <w:r w:rsidR="0039459D">
        <w:lastRenderedPageBreak/>
        <w:t xml:space="preserve">fat mass (p=0.002).  </w:t>
      </w:r>
      <w:proofErr w:type="gramStart"/>
      <w:r w:rsidR="0039459D">
        <w:t>Similarly</w:t>
      </w:r>
      <w:proofErr w:type="gramEnd"/>
      <w:r w:rsidR="0039459D">
        <w:t xml:space="preserve"> female wild-type mice gained 56% more fat mass, while </w:t>
      </w:r>
      <w:r w:rsidR="0039459D">
        <w:rPr>
          <w:i/>
        </w:rPr>
        <w:t xml:space="preserve">Gdf15 </w:t>
      </w:r>
      <w:r w:rsidR="0039459D">
        <w:t>knockout females gained over 100% more fat mass relative to baseline body composition (p=0.031).  There was a significant sex difference observed in terms of fat accretion with females gaining less fat mass</w:t>
      </w:r>
      <w:r w:rsidR="00A235AD">
        <w:t xml:space="preserve"> upon ketogenic diet feeding </w:t>
      </w:r>
      <w:r w:rsidR="0039459D">
        <w:t>(</w:t>
      </w:r>
      <w:r w:rsidR="00A235AD">
        <w:t>2.0 +/- 0.6g for males, 0.49 +/- 0.39</w:t>
      </w:r>
      <w:r w:rsidR="00A66F52">
        <w:t>g</w:t>
      </w:r>
      <w:r w:rsidR="00A235AD">
        <w:t xml:space="preserve"> for females; </w:t>
      </w:r>
      <w:proofErr w:type="spellStart"/>
      <w:r w:rsidR="0039459D">
        <w:t>p</w:t>
      </w:r>
      <w:r w:rsidR="00B91044" w:rsidRPr="00B91044">
        <w:rPr>
          <w:vertAlign w:val="subscript"/>
        </w:rPr>
        <w:t>interaction</w:t>
      </w:r>
      <w:proofErr w:type="spellEnd"/>
      <w:r w:rsidR="0039459D">
        <w:t>=0.0006)</w:t>
      </w:r>
      <w:r w:rsidR="00A235AD">
        <w:t>.</w:t>
      </w:r>
    </w:p>
    <w:p w14:paraId="32EA1DA2" w14:textId="5A7F8B7E" w:rsidR="00C70284" w:rsidRDefault="00C70284" w:rsidP="005C1BF6"/>
    <w:p w14:paraId="6A175117" w14:textId="32C816D1"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while male mice had a 3% increase (</w:t>
      </w:r>
      <w:r w:rsidR="003B560C">
        <w:t>Figure 3E</w:t>
      </w:r>
      <w:r w:rsidR="00B55A26">
        <w:t xml:space="preserve">).  After insulin injection, there were no significant effects of </w:t>
      </w:r>
      <w:r w:rsidR="00B55A26" w:rsidRPr="00A66F52">
        <w:rPr>
          <w:i/>
        </w:rPr>
        <w:t>Gdf15</w:t>
      </w:r>
      <w:r w:rsidR="00B55A26">
        <w:t xml:space="preserve"> knockout in either sex (Figure </w:t>
      </w:r>
      <w:r w:rsidR="003B560C">
        <w:t>3F</w:t>
      </w:r>
      <w:r w:rsidR="00B55A26">
        <w:t>)</w:t>
      </w:r>
      <w:r w:rsidR="0079134A">
        <w:t>.</w:t>
      </w:r>
      <w:r w:rsidR="00A66F52">
        <w:t xml:space="preserve">  </w:t>
      </w:r>
      <w:r w:rsidR="00B91044">
        <w:t>Together these data support the hypothesis that a lack of GDF15 results in positive energy balance in mice on a ketogenic die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0"/>
      <w:r>
        <w:rPr>
          <w:rFonts w:eastAsia="Times New Roman"/>
          <w:shd w:val="clear" w:color="auto" w:fill="FFFFFF"/>
        </w:rPr>
        <w:t xml:space="preserve">XXX </w:t>
      </w:r>
      <w:commentRangeEnd w:id="0"/>
      <w:r>
        <w:rPr>
          <w:rStyle w:val="CommentReference"/>
        </w:rPr>
        <w:commentReference w:id="0"/>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w:t>
      </w:r>
      <w:r w:rsidR="00DA6600">
        <w:rPr>
          <w:rFonts w:eastAsia="Times New Roman"/>
          <w:shd w:val="clear" w:color="auto" w:fill="FFFFFF"/>
        </w:rPr>
        <w:lastRenderedPageBreak/>
        <w:t xml:space="preserve">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DC064A">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3026" w:type="dxa"/>
          </w:tcPr>
          <w:p w14:paraId="497F18D3" w14:textId="22A71A16" w:rsidR="00D17276" w:rsidRPr="004F0A9F" w:rsidRDefault="00D17276">
            <w:pPr>
              <w:rPr>
                <w:b/>
              </w:rPr>
            </w:pPr>
            <w:r w:rsidRPr="004F0A9F">
              <w:rPr>
                <w:b/>
              </w:rPr>
              <w:t>Identifier</w:t>
            </w:r>
          </w:p>
        </w:tc>
      </w:tr>
      <w:tr w:rsidR="006822DD" w14:paraId="4615D866" w14:textId="77777777" w:rsidTr="00DC064A">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3026"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DC064A">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3026"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DC064A">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3026" w:type="dxa"/>
          </w:tcPr>
          <w:p w14:paraId="473CDB0F" w14:textId="48BC6998" w:rsidR="00D17276" w:rsidRDefault="00D17276">
            <w:proofErr w:type="gramStart"/>
            <w:r w:rsidRPr="00D17276">
              <w:t>RRID:IMSR</w:t>
            </w:r>
            <w:proofErr w:type="gramEnd"/>
            <w:r w:rsidRPr="00D17276">
              <w:t>_JAX:000646</w:t>
            </w:r>
          </w:p>
        </w:tc>
      </w:tr>
      <w:tr w:rsidR="00DC064A" w14:paraId="7627A72D" w14:textId="77777777" w:rsidTr="00DC064A">
        <w:tc>
          <w:tcPr>
            <w:tcW w:w="1655" w:type="dxa"/>
          </w:tcPr>
          <w:p w14:paraId="4C2019F0" w14:textId="1100A7CE" w:rsidR="00DC064A" w:rsidRDefault="00DC064A" w:rsidP="00DC064A">
            <w:r>
              <w:t>Mouse Line</w:t>
            </w:r>
          </w:p>
        </w:tc>
        <w:tc>
          <w:tcPr>
            <w:tcW w:w="3380" w:type="dxa"/>
          </w:tcPr>
          <w:p w14:paraId="068FDDF0" w14:textId="231A089C" w:rsidR="00DC064A" w:rsidRDefault="00DC064A" w:rsidP="00DC064A">
            <w:r>
              <w:t>C57BL/6J</w:t>
            </w:r>
          </w:p>
        </w:tc>
        <w:tc>
          <w:tcPr>
            <w:tcW w:w="3026" w:type="dxa"/>
          </w:tcPr>
          <w:p w14:paraId="5841FA2E" w14:textId="19BF146C" w:rsidR="00DC064A" w:rsidRPr="00D17276" w:rsidRDefault="00DC064A" w:rsidP="00DC064A">
            <w:proofErr w:type="gramStart"/>
            <w:r w:rsidRPr="00D17276">
              <w:t>RRID:IMSR</w:t>
            </w:r>
            <w:proofErr w:type="gramEnd"/>
            <w:r w:rsidRPr="00D17276">
              <w:t>_JAX:0006</w:t>
            </w:r>
            <w:r>
              <w:t>64</w:t>
            </w:r>
          </w:p>
        </w:tc>
      </w:tr>
      <w:tr w:rsidR="00DC064A" w14:paraId="6D026C33" w14:textId="77777777" w:rsidTr="00DC064A">
        <w:tc>
          <w:tcPr>
            <w:tcW w:w="1655" w:type="dxa"/>
          </w:tcPr>
          <w:p w14:paraId="6FE79342" w14:textId="3290218C" w:rsidR="00DC064A" w:rsidRDefault="00DC064A" w:rsidP="00DC064A">
            <w:r>
              <w:t>Mouse Line</w:t>
            </w:r>
          </w:p>
        </w:tc>
        <w:tc>
          <w:tcPr>
            <w:tcW w:w="3380" w:type="dxa"/>
          </w:tcPr>
          <w:p w14:paraId="220946D6" w14:textId="3F6F97B4" w:rsidR="00DC064A" w:rsidRDefault="00DC064A" w:rsidP="00DC064A">
            <w:r w:rsidRPr="006822DD">
              <w:rPr>
                <w:i/>
              </w:rPr>
              <w:t>Gdf15</w:t>
            </w:r>
            <w:r>
              <w:t xml:space="preserve"> null</w:t>
            </w:r>
          </w:p>
        </w:tc>
        <w:tc>
          <w:tcPr>
            <w:tcW w:w="3026" w:type="dxa"/>
          </w:tcPr>
          <w:p w14:paraId="58EF3CF5" w14:textId="77777777" w:rsidR="00DC064A" w:rsidRDefault="00DC064A" w:rsidP="00DC064A"/>
        </w:tc>
      </w:tr>
      <w:tr w:rsidR="00DC064A" w14:paraId="16AFE3BB" w14:textId="77777777" w:rsidTr="00DC064A">
        <w:tc>
          <w:tcPr>
            <w:tcW w:w="1655" w:type="dxa"/>
          </w:tcPr>
          <w:p w14:paraId="10FDE1A2" w14:textId="66D88EF5" w:rsidR="00DC064A" w:rsidRDefault="00DC064A" w:rsidP="00DC064A">
            <w:r>
              <w:t>Diet</w:t>
            </w:r>
          </w:p>
        </w:tc>
        <w:tc>
          <w:tcPr>
            <w:tcW w:w="3380" w:type="dxa"/>
          </w:tcPr>
          <w:p w14:paraId="76C5B620" w14:textId="1A06F8BC" w:rsidR="00DC064A" w:rsidRDefault="00DC064A" w:rsidP="00DC064A">
            <w:r>
              <w:t>NCD</w:t>
            </w:r>
          </w:p>
        </w:tc>
        <w:tc>
          <w:tcPr>
            <w:tcW w:w="3026" w:type="dxa"/>
          </w:tcPr>
          <w:p w14:paraId="19E8E542" w14:textId="77777777" w:rsidR="00DC064A" w:rsidRDefault="00DC064A" w:rsidP="00DC064A"/>
        </w:tc>
      </w:tr>
      <w:tr w:rsidR="00DC064A" w14:paraId="66BACA76" w14:textId="77777777" w:rsidTr="00DC064A">
        <w:tc>
          <w:tcPr>
            <w:tcW w:w="1655" w:type="dxa"/>
          </w:tcPr>
          <w:p w14:paraId="10DFE154" w14:textId="7477A4F3" w:rsidR="00DC064A" w:rsidRDefault="00DC064A" w:rsidP="00DC064A">
            <w:r>
              <w:t>Diet</w:t>
            </w:r>
          </w:p>
        </w:tc>
        <w:tc>
          <w:tcPr>
            <w:tcW w:w="3380" w:type="dxa"/>
          </w:tcPr>
          <w:p w14:paraId="77D40DBB" w14:textId="7140441E" w:rsidR="00DC064A" w:rsidRDefault="00DC064A" w:rsidP="00DC064A">
            <w:r>
              <w:t>CD</w:t>
            </w:r>
          </w:p>
        </w:tc>
        <w:tc>
          <w:tcPr>
            <w:tcW w:w="3026" w:type="dxa"/>
          </w:tcPr>
          <w:p w14:paraId="1D1FC44F" w14:textId="77777777" w:rsidR="00DC064A" w:rsidRDefault="00DC064A" w:rsidP="00DC064A"/>
        </w:tc>
      </w:tr>
      <w:tr w:rsidR="00DC064A" w14:paraId="7356E7BC" w14:textId="77777777" w:rsidTr="00DC064A">
        <w:tc>
          <w:tcPr>
            <w:tcW w:w="1655" w:type="dxa"/>
          </w:tcPr>
          <w:p w14:paraId="5E2B89D2" w14:textId="68F64030" w:rsidR="00DC064A" w:rsidRDefault="00DC064A" w:rsidP="00DC064A">
            <w:r>
              <w:t>Diet</w:t>
            </w:r>
          </w:p>
        </w:tc>
        <w:tc>
          <w:tcPr>
            <w:tcW w:w="3380" w:type="dxa"/>
          </w:tcPr>
          <w:p w14:paraId="4753151B" w14:textId="631DC301" w:rsidR="00DC064A" w:rsidRDefault="00DC064A" w:rsidP="00DC064A">
            <w:r>
              <w:t>KD</w:t>
            </w:r>
          </w:p>
        </w:tc>
        <w:tc>
          <w:tcPr>
            <w:tcW w:w="3026" w:type="dxa"/>
          </w:tcPr>
          <w:p w14:paraId="595D8227" w14:textId="77777777" w:rsidR="00DC064A" w:rsidRDefault="00DC064A" w:rsidP="00DC064A"/>
        </w:tc>
      </w:tr>
      <w:tr w:rsidR="00DC064A" w14:paraId="7685AB14" w14:textId="77777777" w:rsidTr="00DC064A">
        <w:tc>
          <w:tcPr>
            <w:tcW w:w="1655" w:type="dxa"/>
          </w:tcPr>
          <w:p w14:paraId="1A6E121B" w14:textId="4F1D8E36" w:rsidR="00DC064A" w:rsidRDefault="00DC064A" w:rsidP="00DC064A">
            <w:r>
              <w:t>Cell Line</w:t>
            </w:r>
          </w:p>
        </w:tc>
        <w:tc>
          <w:tcPr>
            <w:tcW w:w="3380" w:type="dxa"/>
          </w:tcPr>
          <w:p w14:paraId="0BB96709" w14:textId="3E51ECD2" w:rsidR="00DC064A" w:rsidRDefault="00DC064A" w:rsidP="00DC064A">
            <w:r>
              <w:t>AML12</w:t>
            </w:r>
          </w:p>
        </w:tc>
        <w:tc>
          <w:tcPr>
            <w:tcW w:w="3026" w:type="dxa"/>
          </w:tcPr>
          <w:p w14:paraId="62B28ADA" w14:textId="5EE003D6" w:rsidR="00DC064A" w:rsidRPr="00496561" w:rsidRDefault="00DC064A" w:rsidP="00DC064A">
            <w:proofErr w:type="gramStart"/>
            <w:r w:rsidRPr="00496561">
              <w:rPr>
                <w:bCs/>
              </w:rPr>
              <w:t>RRID:CVCL</w:t>
            </w:r>
            <w:proofErr w:type="gramEnd"/>
            <w:r w:rsidRPr="00496561">
              <w:rPr>
                <w:bCs/>
              </w:rPr>
              <w:t>_0140</w:t>
            </w:r>
          </w:p>
        </w:tc>
      </w:tr>
      <w:tr w:rsidR="00DC064A" w14:paraId="5498FF6B" w14:textId="77777777" w:rsidTr="00DC064A">
        <w:tc>
          <w:tcPr>
            <w:tcW w:w="1655" w:type="dxa"/>
          </w:tcPr>
          <w:p w14:paraId="079B6D9F" w14:textId="414C4090" w:rsidR="00DC064A" w:rsidRDefault="00DC064A" w:rsidP="00DC064A">
            <w:r>
              <w:t>Resource</w:t>
            </w:r>
          </w:p>
        </w:tc>
        <w:tc>
          <w:tcPr>
            <w:tcW w:w="3380" w:type="dxa"/>
          </w:tcPr>
          <w:p w14:paraId="70C91166" w14:textId="77F4BEB1" w:rsidR="00DC064A" w:rsidRDefault="00DC064A" w:rsidP="00DC064A">
            <w:r>
              <w:t>Human Protein Atlas</w:t>
            </w:r>
          </w:p>
        </w:tc>
        <w:tc>
          <w:tcPr>
            <w:tcW w:w="3026" w:type="dxa"/>
          </w:tcPr>
          <w:p w14:paraId="6CAD6F70" w14:textId="03447DAC" w:rsidR="00DC064A" w:rsidRPr="00496561" w:rsidRDefault="00DC064A" w:rsidP="00DC064A">
            <w:pPr>
              <w:rPr>
                <w:bCs/>
              </w:rPr>
            </w:pPr>
          </w:p>
        </w:tc>
      </w:tr>
      <w:tr w:rsidR="00DC064A" w14:paraId="3DE4F89A" w14:textId="77777777" w:rsidTr="00DC064A">
        <w:tc>
          <w:tcPr>
            <w:tcW w:w="1655" w:type="dxa"/>
          </w:tcPr>
          <w:p w14:paraId="5F43904C" w14:textId="32B22C86" w:rsidR="00DC064A" w:rsidRDefault="00DC064A" w:rsidP="00DC064A">
            <w:r>
              <w:t>Resource</w:t>
            </w:r>
          </w:p>
        </w:tc>
        <w:tc>
          <w:tcPr>
            <w:tcW w:w="3380" w:type="dxa"/>
          </w:tcPr>
          <w:p w14:paraId="3E03A93F" w14:textId="4A0F447F" w:rsidR="00DC064A" w:rsidRDefault="00DC064A" w:rsidP="00DC064A">
            <w:proofErr w:type="spellStart"/>
            <w:r>
              <w:t>Biomart</w:t>
            </w:r>
            <w:proofErr w:type="spellEnd"/>
          </w:p>
        </w:tc>
        <w:tc>
          <w:tcPr>
            <w:tcW w:w="3026" w:type="dxa"/>
          </w:tcPr>
          <w:p w14:paraId="2D80B679" w14:textId="7389BAD7" w:rsidR="00DC064A" w:rsidRPr="004F0A9F" w:rsidRDefault="00DC064A" w:rsidP="00DC064A">
            <w:pPr>
              <w:rPr>
                <w:bCs/>
              </w:rPr>
            </w:pPr>
            <w:r w:rsidRPr="004F0A9F">
              <w:rPr>
                <w:bCs/>
              </w:rPr>
              <w:t>RRID:SCR_010714</w:t>
            </w:r>
          </w:p>
        </w:tc>
      </w:tr>
      <w:tr w:rsidR="00DC064A" w14:paraId="339FB823" w14:textId="77777777" w:rsidTr="00DC064A">
        <w:tc>
          <w:tcPr>
            <w:tcW w:w="1655" w:type="dxa"/>
          </w:tcPr>
          <w:p w14:paraId="33CB2B95" w14:textId="13F109D2" w:rsidR="00DC064A" w:rsidRDefault="00DC064A" w:rsidP="00DC064A">
            <w:r>
              <w:t>Resource</w:t>
            </w:r>
          </w:p>
        </w:tc>
        <w:tc>
          <w:tcPr>
            <w:tcW w:w="3380" w:type="dxa"/>
          </w:tcPr>
          <w:p w14:paraId="1453C495" w14:textId="72845854" w:rsidR="00DC064A" w:rsidRDefault="00DC064A" w:rsidP="00DC064A">
            <w:r>
              <w:t>Gene Expression Omnibus</w:t>
            </w:r>
          </w:p>
        </w:tc>
        <w:tc>
          <w:tcPr>
            <w:tcW w:w="3026" w:type="dxa"/>
          </w:tcPr>
          <w:p w14:paraId="6CA93D40" w14:textId="6BD6DB9B" w:rsidR="00DC064A" w:rsidRPr="004F0A9F" w:rsidRDefault="00DC064A" w:rsidP="00DC064A">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45A70276" w14:textId="56051CE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08B28DDF" w14:textId="77777777" w:rsidR="003676ED" w:rsidRPr="003676ED" w:rsidRDefault="003676ED">
      <w:pPr>
        <w:rPr>
          <w:b/>
        </w:rPr>
      </w:pPr>
    </w:p>
    <w:p w14:paraId="10B54537" w14:textId="1F774F68" w:rsidR="009E3923" w:rsidRDefault="009E3923">
      <w:r w:rsidRPr="00671789">
        <w:rPr>
          <w:b/>
        </w:rPr>
        <w:t xml:space="preserve">Figure </w:t>
      </w:r>
      <w:r w:rsidR="003676ED">
        <w:rPr>
          <w:b/>
        </w:rPr>
        <w:t>2</w:t>
      </w:r>
      <w:r w:rsidRPr="00671789">
        <w:rPr>
          <w:b/>
        </w:rPr>
        <w:t>: GDF15 is induced upon feeding mice a ketogenic diet.</w:t>
      </w:r>
      <w:r>
        <w:t xml:space="preserve">  A) Body weight of male and femal</w:t>
      </w:r>
      <w:r w:rsidR="00D92DE6">
        <w:t>e A/J</w:t>
      </w:r>
      <w:r w:rsidR="00424E8D">
        <w:t xml:space="preserve"> </w:t>
      </w:r>
      <w:r>
        <w:t>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xml:space="preserve">) GDF15 levels </w:t>
      </w:r>
      <w:r w:rsidR="00DA15B7">
        <w:t xml:space="preserve">in A/J mice </w:t>
      </w:r>
      <w:r w:rsidR="006B6E98">
        <w:t>a</w:t>
      </w:r>
      <w:r w:rsidR="00774F5F">
        <w:t>fter</w:t>
      </w:r>
      <w:r w:rsidR="006B6E98">
        <w:t xml:space="preserve"> </w:t>
      </w:r>
      <w:r w:rsidR="00774F5F">
        <w:t>three</w:t>
      </w:r>
      <w:r w:rsidR="006B6E98">
        <w:t xml:space="preserve"> weeks of </w:t>
      </w:r>
      <w:r w:rsidR="00774F5F">
        <w:t>diet</w:t>
      </w:r>
      <w:r w:rsidR="006B6E98">
        <w:t>.</w:t>
      </w:r>
      <w:r w:rsidR="0069797E">
        <w:t xml:space="preserve">  </w:t>
      </w:r>
      <w:r w:rsidR="00424E8D">
        <w:t>F) GDF15 levels over time in C57BL/6J</w:t>
      </w:r>
      <w:r w:rsidR="00D92DE6">
        <w:t>.  Dashed line indicates baseline GDF15 levels</w:t>
      </w:r>
      <w:r w:rsidR="00041E5F">
        <w:t xml:space="preserve"> (on NCD)</w:t>
      </w:r>
      <w:bookmarkStart w:id="1" w:name="_GoBack"/>
      <w:bookmarkEnd w:id="1"/>
      <w:r w:rsidR="00D92DE6">
        <w:t xml:space="preserve">. </w:t>
      </w:r>
      <w:r w:rsidR="0069797E">
        <w:t>Asterisks indicate p&lt;0.05</w:t>
      </w:r>
      <w:r w:rsidR="008E14BF">
        <w:t>, n=7-8/group</w:t>
      </w:r>
      <w:r w:rsidR="00424E8D">
        <w:t xml:space="preserve"> (A-E) and 3-4 (F)</w:t>
      </w:r>
      <w:r w:rsidR="008E14BF">
        <w:t>.</w:t>
      </w:r>
    </w:p>
    <w:p w14:paraId="4AB139E0" w14:textId="0C061FFE" w:rsidR="003B38E5" w:rsidRDefault="003B38E5"/>
    <w:p w14:paraId="6206100A" w14:textId="12987072" w:rsidR="003B38E5" w:rsidRDefault="003B38E5">
      <w:r w:rsidRPr="003B38E5">
        <w:rPr>
          <w:b/>
        </w:rPr>
        <w:t>Figure 4: Ablation of GDF15 causes increased fat accretion and energy intake on a ketogenic diet.</w:t>
      </w:r>
      <w:r>
        <w:t xml:space="preserve">  </w:t>
      </w:r>
      <w:r w:rsidR="00DF2D36">
        <w:t xml:space="preserve">A) Body weight (B) lean mass and (C) fat mass of GDF15 knockout mice before and after </w:t>
      </w:r>
      <w:r w:rsidR="00366FCB">
        <w:t xml:space="preserve">four weeks of ketogenic diet.  </w:t>
      </w:r>
      <w:r w:rsidR="00DF2D36">
        <w:t xml:space="preserve">Dashed line indicates the start of the ketogenic diet.  </w:t>
      </w:r>
      <w:r>
        <w:t>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41E5F"/>
    <w:rsid w:val="000A1F94"/>
    <w:rsid w:val="000C06E4"/>
    <w:rsid w:val="00103452"/>
    <w:rsid w:val="00111684"/>
    <w:rsid w:val="00126906"/>
    <w:rsid w:val="00142C53"/>
    <w:rsid w:val="00143D60"/>
    <w:rsid w:val="001A281A"/>
    <w:rsid w:val="001C3EEE"/>
    <w:rsid w:val="001C4F59"/>
    <w:rsid w:val="001E755B"/>
    <w:rsid w:val="002142C7"/>
    <w:rsid w:val="00215F72"/>
    <w:rsid w:val="002307F9"/>
    <w:rsid w:val="002606BA"/>
    <w:rsid w:val="00264932"/>
    <w:rsid w:val="002C7002"/>
    <w:rsid w:val="002E312A"/>
    <w:rsid w:val="00346166"/>
    <w:rsid w:val="00352A61"/>
    <w:rsid w:val="00366FCB"/>
    <w:rsid w:val="003676ED"/>
    <w:rsid w:val="0039459D"/>
    <w:rsid w:val="003B38E5"/>
    <w:rsid w:val="003B560C"/>
    <w:rsid w:val="003C3D65"/>
    <w:rsid w:val="003E4C58"/>
    <w:rsid w:val="00411F31"/>
    <w:rsid w:val="00424E8D"/>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6D1EAE"/>
    <w:rsid w:val="00706736"/>
    <w:rsid w:val="00724E49"/>
    <w:rsid w:val="00741B02"/>
    <w:rsid w:val="00772316"/>
    <w:rsid w:val="00774F5F"/>
    <w:rsid w:val="0079134A"/>
    <w:rsid w:val="007C37D9"/>
    <w:rsid w:val="007F1182"/>
    <w:rsid w:val="008231F1"/>
    <w:rsid w:val="008A0E61"/>
    <w:rsid w:val="008D6974"/>
    <w:rsid w:val="008E14BF"/>
    <w:rsid w:val="00900476"/>
    <w:rsid w:val="00903DAE"/>
    <w:rsid w:val="00980612"/>
    <w:rsid w:val="0098529C"/>
    <w:rsid w:val="009A006A"/>
    <w:rsid w:val="009A2992"/>
    <w:rsid w:val="009A6E02"/>
    <w:rsid w:val="009A702B"/>
    <w:rsid w:val="009B767F"/>
    <w:rsid w:val="009C0806"/>
    <w:rsid w:val="009C4AB5"/>
    <w:rsid w:val="009E370E"/>
    <w:rsid w:val="009E3923"/>
    <w:rsid w:val="009F57B1"/>
    <w:rsid w:val="00A008C7"/>
    <w:rsid w:val="00A235AD"/>
    <w:rsid w:val="00A2647E"/>
    <w:rsid w:val="00A31956"/>
    <w:rsid w:val="00A465AF"/>
    <w:rsid w:val="00A57DC9"/>
    <w:rsid w:val="00A66F52"/>
    <w:rsid w:val="00A72A84"/>
    <w:rsid w:val="00A857D5"/>
    <w:rsid w:val="00AA75A4"/>
    <w:rsid w:val="00AD2F62"/>
    <w:rsid w:val="00AE5470"/>
    <w:rsid w:val="00AF42BC"/>
    <w:rsid w:val="00AF6D0B"/>
    <w:rsid w:val="00AF76BF"/>
    <w:rsid w:val="00B04431"/>
    <w:rsid w:val="00B052A8"/>
    <w:rsid w:val="00B13BA1"/>
    <w:rsid w:val="00B15357"/>
    <w:rsid w:val="00B3215F"/>
    <w:rsid w:val="00B514CE"/>
    <w:rsid w:val="00B551EF"/>
    <w:rsid w:val="00B553F4"/>
    <w:rsid w:val="00B55A26"/>
    <w:rsid w:val="00B91044"/>
    <w:rsid w:val="00BD701D"/>
    <w:rsid w:val="00BD7FD9"/>
    <w:rsid w:val="00BF1CFD"/>
    <w:rsid w:val="00BF47DB"/>
    <w:rsid w:val="00BF4C02"/>
    <w:rsid w:val="00C1772E"/>
    <w:rsid w:val="00C3736A"/>
    <w:rsid w:val="00C57D5F"/>
    <w:rsid w:val="00C7011B"/>
    <w:rsid w:val="00C70284"/>
    <w:rsid w:val="00CA1206"/>
    <w:rsid w:val="00CC4A50"/>
    <w:rsid w:val="00CC716A"/>
    <w:rsid w:val="00CF2D6D"/>
    <w:rsid w:val="00CF6625"/>
    <w:rsid w:val="00D06B47"/>
    <w:rsid w:val="00D15A12"/>
    <w:rsid w:val="00D17276"/>
    <w:rsid w:val="00D23940"/>
    <w:rsid w:val="00D36726"/>
    <w:rsid w:val="00D60CFE"/>
    <w:rsid w:val="00D74A03"/>
    <w:rsid w:val="00D92DE6"/>
    <w:rsid w:val="00D957CE"/>
    <w:rsid w:val="00DA15B7"/>
    <w:rsid w:val="00DA6600"/>
    <w:rsid w:val="00DC064A"/>
    <w:rsid w:val="00DF2D36"/>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7EAC-DAFE-D742-84E6-011892D1E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5</Pages>
  <Words>24250</Words>
  <Characters>138226</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21</cp:revision>
  <dcterms:created xsi:type="dcterms:W3CDTF">2020-02-05T19:13:00Z</dcterms:created>
  <dcterms:modified xsi:type="dcterms:W3CDTF">2021-02-0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